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65165DF2"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commentRangeStart w:id="0"/>
      <w:r>
        <w:t>here</w:t>
      </w:r>
      <w:commentRangeEnd w:id="0"/>
      <w:r>
        <w:rPr>
          <w:rStyle w:val="CommentReference"/>
        </w:rPr>
        <w:commentReference w:id="0"/>
      </w:r>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46E51E46"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5"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r w:rsidR="00E96B7A">
        <w:t>diverse</w:t>
      </w:r>
      <w:r w:rsidR="001115A7">
        <w:t xml:space="preserve"> sources</w:t>
      </w:r>
      <w:r>
        <w:t>,</w:t>
      </w:r>
      <w:r w:rsidR="001115A7">
        <w:t xml:space="preserve"> </w:t>
      </w:r>
      <w:r w:rsidR="001115A7">
        <w:lastRenderedPageBreak/>
        <w:t>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374EE0"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1"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1"/>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2"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2"/>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3" w:name="_Ref70022809"/>
      <w:r>
        <w:t>Equipment Approach</w:t>
      </w:r>
      <w:bookmarkEnd w:id="3"/>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374EE0"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4"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4"/>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374EE0"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5"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5"/>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374EE0"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6"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6"/>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374EE0"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7"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7"/>
          </w:p>
        </w:tc>
      </w:tr>
    </w:tbl>
    <w:p w14:paraId="5BF384D3" w14:textId="4C43BEDD" w:rsidR="00525082" w:rsidRDefault="00374EE0"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8" w:name="_Ref70060302"/>
      <w:r>
        <w:rPr>
          <w:rFonts w:eastAsiaTheme="minorEastAsia"/>
        </w:rPr>
        <w:t>Scaling Approach</w:t>
      </w:r>
      <w:bookmarkEnd w:id="8"/>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9"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9"/>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10"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10"/>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1"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1"/>
      <w:r w:rsidRPr="003F129D">
        <w:t xml:space="preserve"> Colour coding employed in SEA </w:t>
      </w:r>
      <w:proofErr w:type="gramStart"/>
      <w:r>
        <w:t>tool</w:t>
      </w:r>
      <w:proofErr w:type="gramEnd"/>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12"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12"/>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13"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13"/>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14"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14"/>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15"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15"/>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w:t>
      </w:r>
      <w:proofErr w:type="gramStart"/>
      <w:r w:rsidR="00AE5A55">
        <w:t>sections</w:t>
      </w:r>
      <w:proofErr w:type="gramEnd"/>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16"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16"/>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w:t>
      </w:r>
      <w:proofErr w:type="gramStart"/>
      <w:r>
        <w:t>sections</w:t>
      </w:r>
      <w:proofErr w:type="gramEnd"/>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17"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17"/>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w:t>
      </w:r>
      <w:proofErr w:type="gramStart"/>
      <w:r w:rsidR="001A4BA7">
        <w:t>name</w:t>
      </w:r>
      <w:proofErr w:type="gramEnd"/>
      <w:r w:rsidR="001A4BA7">
        <w:t xml:space="preserv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18"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18"/>
      <w:r w:rsidRPr="00AB67F8">
        <w:t xml:space="preserve"> Scaling estimate: unit summary, scaling </w:t>
      </w:r>
      <w:r>
        <w:t xml:space="preserve">&amp; Misc. items </w:t>
      </w:r>
      <w:r w:rsidRPr="00AB67F8">
        <w:t>specifications a</w:t>
      </w:r>
      <w:r w:rsidR="00197706">
        <w:t xml:space="preserve">nd estimate adjustment </w:t>
      </w:r>
      <w:proofErr w:type="gramStart"/>
      <w:r w:rsidR="00197706">
        <w:t>sections</w:t>
      </w:r>
      <w:proofErr w:type="gramEnd"/>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19"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19"/>
      <w:r w:rsidRPr="001A2C20">
        <w:t xml:space="preserve"> Scaling estimate: BEC distribution, estimate comparison, list of references and scaling cost item list </w:t>
      </w:r>
      <w:proofErr w:type="gramStart"/>
      <w:r w:rsidRPr="001A2C20">
        <w:t>sections</w:t>
      </w:r>
      <w:proofErr w:type="gramEnd"/>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20" w:name="_Ref69817089"/>
      <w:r w:rsidRPr="009B2380">
        <w:lastRenderedPageBreak/>
        <w:t xml:space="preserve">Figure </w:t>
      </w:r>
      <w:r>
        <w:fldChar w:fldCharType="begin"/>
      </w:r>
      <w:r w:rsidRPr="009B2380">
        <w:instrText xml:space="preserve"> SEQ Figure \* ARABIC </w:instrText>
      </w:r>
      <w:r>
        <w:fldChar w:fldCharType="separate"/>
      </w:r>
      <w:r w:rsidR="00DF0309">
        <w:rPr>
          <w:noProof/>
        </w:rPr>
        <w:t>11</w:t>
      </w:r>
      <w:r>
        <w:fldChar w:fldCharType="end"/>
      </w:r>
      <w:bookmarkEnd w:id="20"/>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21" w:name="_Ref71110348"/>
      <w:bookmarkStart w:id="22"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21"/>
      <w:r>
        <w:t xml:space="preserve"> Plant CAPEX summary sections</w:t>
      </w:r>
      <w:bookmarkEnd w:id="22"/>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46E4E30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w:t>
      </w:r>
      <w:r w:rsidR="00CA4E15">
        <w:t>estimates</w:t>
      </w:r>
      <w:r w:rsidR="00CA4E15">
        <w:t xml:space="preserve">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w:t>
      </w:r>
      <w:r w:rsidR="00CA4E15">
        <w:t xml:space="preserve"> cost-capacity values from</w:t>
      </w:r>
      <w:r w:rsidR="00CA4E15">
        <w:t xml:space="preserve"> references are provided in the subsequent row</w:t>
      </w:r>
      <w:r w:rsidR="00CA4E15">
        <w:t>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is provided below. These figures can be then incorporated to the Estimate Benchmark region provided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23"/>
      <w:r>
        <w:t xml:space="preserve"> Estimate benchmark sheet</w:t>
      </w:r>
    </w:p>
    <w:p w14:paraId="2753FA2A" w14:textId="245E8A62" w:rsidR="00335F38" w:rsidRPr="00E33943" w:rsidRDefault="00C6571D" w:rsidP="00907D39">
      <w:r>
        <w:t>A macro button allows the user to add more benchmark tables according to the nº of units</w:t>
      </w:r>
      <w:r w:rsidR="00CA4E15">
        <w:t>/items</w:t>
      </w:r>
      <w:r>
        <w:t xml:space="preserve">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4"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4"/>
          </w:p>
        </w:tc>
      </w:tr>
    </w:tbl>
    <w:p w14:paraId="0267FEC7" w14:textId="16DD2594"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25"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25"/>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6"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6"/>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374EE0"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 xml:space="preserve">Purchased cost with carbon steel at 1 </w:t>
      </w:r>
      <w:proofErr w:type="gramStart"/>
      <w:r w:rsidR="008054A9">
        <w:t>bar</w:t>
      </w:r>
      <w:proofErr w:type="gramEnd"/>
    </w:p>
    <w:p w14:paraId="6EDDF327" w14:textId="400C8E00" w:rsidR="001A3BEB" w:rsidRDefault="00374EE0"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374EE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374EE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374EE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374EE0"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374EE0"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1"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2"/>
      <w:footerReference w:type="default" r:id="rId3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alk Cloete" w:date="2021-04-22T19:22:00Z" w:initials="SC">
    <w:p w14:paraId="132466D0" w14:textId="251C9C51" w:rsidR="00A827FD" w:rsidRPr="00BA7206" w:rsidRDefault="00A827FD">
      <w:pPr>
        <w:pStyle w:val="CommentText"/>
      </w:pPr>
      <w:r w:rsidRPr="00BA7206">
        <w:rPr>
          <w:rStyle w:val="CommentReference"/>
        </w:rPr>
        <w:annotationRef/>
      </w:r>
      <w:r w:rsidR="00B1581B">
        <w:t xml:space="preserve">We will hopefully make the repository public next week. Then we can put a link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2466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4B6B" w16cex:dateUtc="2021-04-22T17: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2466D0" w16cid:durableId="242C4B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6207C5" w14:textId="77777777" w:rsidR="00374EE0" w:rsidRDefault="00374EE0" w:rsidP="001B776F">
      <w:pPr>
        <w:spacing w:after="0" w:line="240" w:lineRule="auto"/>
      </w:pPr>
      <w:r>
        <w:separator/>
      </w:r>
    </w:p>
  </w:endnote>
  <w:endnote w:type="continuationSeparator" w:id="0">
    <w:p w14:paraId="2D83EC0B" w14:textId="77777777" w:rsidR="00374EE0" w:rsidRDefault="00374EE0" w:rsidP="001B776F">
      <w:pPr>
        <w:spacing w:after="0" w:line="240" w:lineRule="auto"/>
      </w:pPr>
      <w:r>
        <w:continuationSeparator/>
      </w:r>
    </w:p>
  </w:endnote>
  <w:endnote w:type="continuationNotice" w:id="1">
    <w:p w14:paraId="4724CB93" w14:textId="77777777" w:rsidR="00374EE0" w:rsidRDefault="00374E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5A3C1C" w14:textId="77777777" w:rsidR="00374EE0" w:rsidRDefault="00374EE0" w:rsidP="001B776F">
      <w:pPr>
        <w:spacing w:after="0" w:line="240" w:lineRule="auto"/>
      </w:pPr>
      <w:r>
        <w:separator/>
      </w:r>
    </w:p>
  </w:footnote>
  <w:footnote w:type="continuationSeparator" w:id="0">
    <w:p w14:paraId="289CB145" w14:textId="77777777" w:rsidR="00374EE0" w:rsidRDefault="00374EE0" w:rsidP="001B776F">
      <w:pPr>
        <w:spacing w:after="0" w:line="240" w:lineRule="auto"/>
      </w:pPr>
      <w:r>
        <w:continuationSeparator/>
      </w:r>
    </w:p>
  </w:footnote>
  <w:footnote w:type="continuationNotice" w:id="1">
    <w:p w14:paraId="02259957" w14:textId="77777777" w:rsidR="00374EE0" w:rsidRDefault="00374E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proofErr w:type="spellStart"/>
    <w:r w:rsidR="00E96B7A" w:rsidRPr="00C6571D">
      <w:rPr>
        <w:sz w:val="18"/>
        <w:lang w:val="es-ES"/>
      </w:rPr>
      <w:t>User</w:t>
    </w:r>
    <w:proofErr w:type="spellEnd"/>
    <w:r w:rsidR="00E96B7A" w:rsidRPr="00C6571D">
      <w:rPr>
        <w:sz w:val="18"/>
        <w:lang w:val="es-ES"/>
      </w:rPr>
      <w:t xml:space="preserve"> </w:t>
    </w:r>
    <w:proofErr w:type="spellStart"/>
    <w:r w:rsidR="00E96B7A" w:rsidRPr="00C6571D">
      <w:rPr>
        <w:sz w:val="18"/>
        <w:lang w:val="es-ES"/>
      </w:rPr>
      <w:t>Guide</w:t>
    </w:r>
    <w:proofErr w:type="spellEnd"/>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lk Cloete">
    <w15:presenceInfo w15:providerId="AD" w15:userId="S::schalk.cloete@sintef.no::05eb9288-bb9b-427a-addd-5bca163b72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rgUAs1Zb5C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74EE0"/>
    <w:rsid w:val="00380483"/>
    <w:rsid w:val="003812E1"/>
    <w:rsid w:val="003815C3"/>
    <w:rsid w:val="00384E08"/>
    <w:rsid w:val="00391F15"/>
    <w:rsid w:val="003A5D16"/>
    <w:rsid w:val="003A7275"/>
    <w:rsid w:val="003B7D1D"/>
    <w:rsid w:val="003E3CAE"/>
    <w:rsid w:val="003F129D"/>
    <w:rsid w:val="00406DF7"/>
    <w:rsid w:val="004262B3"/>
    <w:rsid w:val="00426BEF"/>
    <w:rsid w:val="004339CE"/>
    <w:rsid w:val="0044233B"/>
    <w:rsid w:val="00447EF5"/>
    <w:rsid w:val="004646CD"/>
    <w:rsid w:val="004647A3"/>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15B97"/>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C01556"/>
    <w:rsid w:val="00C06EA3"/>
    <w:rsid w:val="00C17F37"/>
    <w:rsid w:val="00C31C22"/>
    <w:rsid w:val="00C5659C"/>
    <w:rsid w:val="00C6571D"/>
    <w:rsid w:val="00C929AF"/>
    <w:rsid w:val="00C962A2"/>
    <w:rsid w:val="00C962BB"/>
    <w:rsid w:val="00CA4E15"/>
    <w:rsid w:val="00CB06E5"/>
    <w:rsid w:val="00CB1024"/>
    <w:rsid w:val="00CB4E7F"/>
    <w:rsid w:val="00CB693D"/>
    <w:rsid w:val="00CC3A85"/>
    <w:rsid w:val="00CF2BA2"/>
    <w:rsid w:val="00D3257A"/>
    <w:rsid w:val="00D33DBB"/>
    <w:rsid w:val="00D409D0"/>
    <w:rsid w:val="00D47451"/>
    <w:rsid w:val="00D50905"/>
    <w:rsid w:val="00D710FC"/>
    <w:rsid w:val="00D76634"/>
    <w:rsid w:val="00D82702"/>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gnu.org/licenses/gpl-3.0.txt"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www.chemengonline.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2.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customXml/itemProps3.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7</Pages>
  <Words>5470</Words>
  <Characters>30086</Characters>
  <Application>Microsoft Office Word</Application>
  <DocSecurity>0</DocSecurity>
  <Lines>250</Lines>
  <Paragraphs>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5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Arnaiz del Pozo</cp:lastModifiedBy>
  <cp:revision>4</cp:revision>
  <dcterms:created xsi:type="dcterms:W3CDTF">2021-06-12T08:37:00Z</dcterms:created>
  <dcterms:modified xsi:type="dcterms:W3CDTF">2021-06-1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